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6679C" w:rsidRDefault="0096679C">
      <w:r>
        <w:rPr>
          <w:rFonts w:ascii="Times New Roman" w:hAnsi="Times New Roman" w:cs="Times New Roman"/>
          <w:b/>
        </w:rPr>
        <w:t>Table S2: Treatment attrition outcomes</w:t>
      </w:r>
    </w:p>
    <w:tbl>
      <w:tblPr>
        <w:tblStyle w:val="TableGrid"/>
        <w:tblW w:w="4950" w:type="pct"/>
        <w:tblLook w:val="04A0" w:firstRow="1" w:lastRow="0" w:firstColumn="1" w:lastColumn="0" w:noHBand="0" w:noVBand="1"/>
      </w:tblPr>
      <w:tblGrid>
        <w:gridCol w:w="2093"/>
        <w:gridCol w:w="2551"/>
        <w:gridCol w:w="3118"/>
        <w:gridCol w:w="2978"/>
        <w:gridCol w:w="2268"/>
        <w:gridCol w:w="1024"/>
      </w:tblGrid>
      <w:tr w:rsidR="00BF2FB1" w:rsidTr="008A4EEA">
        <w:trPr>
          <w:trHeight w:val="352"/>
        </w:trPr>
        <w:tc>
          <w:tcPr>
            <w:tcW w:w="746" w:type="pct"/>
            <w:hideMark/>
          </w:tcPr>
          <w:p w:rsidR="00BF2FB1" w:rsidRDefault="00BF2FB1" w:rsidP="008A4EEA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opulation Code</w:t>
            </w:r>
          </w:p>
        </w:tc>
        <w:tc>
          <w:tcPr>
            <w:tcW w:w="909" w:type="pct"/>
            <w:hideMark/>
          </w:tcPr>
          <w:p w:rsidR="00BF2FB1" w:rsidRDefault="00BF2FB1" w:rsidP="008A4EEA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Study Reference</w:t>
            </w:r>
          </w:p>
        </w:tc>
        <w:tc>
          <w:tcPr>
            <w:tcW w:w="1111" w:type="pct"/>
            <w:hideMark/>
          </w:tcPr>
          <w:p w:rsidR="00BF2FB1" w:rsidRDefault="00BF2FB1" w:rsidP="008A4EEA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Outcome</w:t>
            </w:r>
          </w:p>
        </w:tc>
        <w:tc>
          <w:tcPr>
            <w:tcW w:w="1061" w:type="pct"/>
            <w:hideMark/>
          </w:tcPr>
          <w:p w:rsidR="00BF2FB1" w:rsidRDefault="00BF2FB1" w:rsidP="008A4EEA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eriod (year if known)</w:t>
            </w:r>
          </w:p>
        </w:tc>
        <w:tc>
          <w:tcPr>
            <w:tcW w:w="808" w:type="pct"/>
          </w:tcPr>
          <w:p w:rsidR="00BF2FB1" w:rsidRDefault="00BF2FB1" w:rsidP="008A4EEA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 xml:space="preserve">Estimate (%) (95%CI) </w:t>
            </w:r>
          </w:p>
        </w:tc>
        <w:tc>
          <w:tcPr>
            <w:tcW w:w="365" w:type="pct"/>
            <w:hideMark/>
          </w:tcPr>
          <w:p w:rsidR="00BF2FB1" w:rsidRDefault="00BF2FB1" w:rsidP="008A4EEA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n/N</w:t>
            </w:r>
          </w:p>
        </w:tc>
      </w:tr>
      <w:tr w:rsidR="00BF2FB1" w:rsidTr="008A4EEA">
        <w:tc>
          <w:tcPr>
            <w:tcW w:w="746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Burkina Faso 1</w:t>
            </w:r>
          </w:p>
        </w:tc>
        <w:tc>
          <w:tcPr>
            <w:tcW w:w="909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Huet</w:t>
            </w:r>
            <w:proofErr w:type="spellEnd"/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2011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 w:rsidR="00B271FD">
              <w:rPr>
                <w:rFonts w:ascii="Times New Roman" w:hAnsi="Times New Roman" w:cs="Times New Roman"/>
                <w:noProof/>
                <w:sz w:val="18"/>
                <w:szCs w:val="18"/>
              </w:rPr>
              <w:t>39</w:t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&amp;</w:t>
            </w:r>
          </w:p>
          <w:p w:rsidR="00BF2FB1" w:rsidRPr="00730429" w:rsidRDefault="00BF2FB1" w:rsidP="00B271F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Konate</w:t>
            </w:r>
            <w:proofErr w:type="spellEnd"/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2011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25hdGU8L0F1dGhvcj48WWVhcj4yMDExPC9ZZWFyPjxS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==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25hdGU8L0F1dGhvcj48WWVhcj4yMDExPC9ZZWFyPjxS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==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 w:rsidR="00B271FD">
              <w:rPr>
                <w:rFonts w:ascii="Times New Roman" w:hAnsi="Times New Roman" w:cs="Times New Roman"/>
                <w:noProof/>
                <w:sz w:val="18"/>
                <w:szCs w:val="18"/>
              </w:rPr>
              <w:t>38</w:t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11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Cumulative mortality (any cause)</w:t>
            </w:r>
          </w:p>
        </w:tc>
        <w:tc>
          <w:tcPr>
            <w:tcW w:w="1061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First 12 months on ART </w:t>
            </w:r>
          </w:p>
        </w:tc>
        <w:tc>
          <w:tcPr>
            <w:tcW w:w="808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6.4 (1.3 - 17.5) </w:t>
            </w:r>
            <w:r w:rsidR="007615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  <w:r w:rsidRPr="0073042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365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3/47</w:t>
            </w:r>
          </w:p>
        </w:tc>
      </w:tr>
      <w:tr w:rsidR="00BF2FB1" w:rsidTr="008A4EEA">
        <w:tc>
          <w:tcPr>
            <w:tcW w:w="746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1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61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First 36 months on ART</w:t>
            </w:r>
          </w:p>
        </w:tc>
        <w:tc>
          <w:tcPr>
            <w:tcW w:w="808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8.5 (2.4 - 20.4) </w:t>
            </w:r>
            <w:r w:rsidR="007615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365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4/47</w:t>
            </w:r>
          </w:p>
        </w:tc>
      </w:tr>
      <w:tr w:rsidR="00BF2FB1" w:rsidTr="008A4EEA">
        <w:tc>
          <w:tcPr>
            <w:tcW w:w="746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1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Cumulative LFU</w:t>
            </w:r>
          </w:p>
        </w:tc>
        <w:tc>
          <w:tcPr>
            <w:tcW w:w="1061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Median of 32 months on ART </w:t>
            </w:r>
          </w:p>
        </w:tc>
        <w:tc>
          <w:tcPr>
            <w:tcW w:w="808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4.3 (0.5 - 14.5) *</w:t>
            </w:r>
          </w:p>
        </w:tc>
        <w:tc>
          <w:tcPr>
            <w:tcW w:w="365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2/47</w:t>
            </w:r>
          </w:p>
        </w:tc>
      </w:tr>
      <w:tr w:rsidR="00BF2FB1" w:rsidTr="008A4EEA">
        <w:tc>
          <w:tcPr>
            <w:tcW w:w="746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Canada 3</w:t>
            </w:r>
          </w:p>
        </w:tc>
        <w:tc>
          <w:tcPr>
            <w:tcW w:w="909" w:type="pct"/>
          </w:tcPr>
          <w:p w:rsidR="00BF2FB1" w:rsidRPr="00730429" w:rsidRDefault="00BF2FB1" w:rsidP="00B271F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Shannon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2005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Fubm9uPC9BdXRob3I+PFllYXI+MjAwNTwvWWVhcj48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Fubm9uPC9BdXRob3I+PFllYXI+MjAwNTwvWWVhcj48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7" w:tooltip="Shannon, 2005 #20" w:history="1">
              <w:r w:rsidR="00B271FD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4</w:t>
              </w:r>
            </w:hyperlink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11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No longer on ART</w:t>
            </w:r>
          </w:p>
        </w:tc>
        <w:tc>
          <w:tcPr>
            <w:tcW w:w="1061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Enrolment (2003)</w:t>
            </w:r>
          </w:p>
        </w:tc>
        <w:tc>
          <w:tcPr>
            <w:tcW w:w="808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39.1 (19.7 - 61.5) *</w:t>
            </w:r>
          </w:p>
        </w:tc>
        <w:tc>
          <w:tcPr>
            <w:tcW w:w="365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9/23</w:t>
            </w:r>
          </w:p>
        </w:tc>
      </w:tr>
      <w:tr w:rsidR="00BF2FB1" w:rsidTr="00BF2FB1">
        <w:trPr>
          <w:trHeight w:val="278"/>
        </w:trPr>
        <w:tc>
          <w:tcPr>
            <w:tcW w:w="746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Dominican Republic 1</w:t>
            </w:r>
          </w:p>
        </w:tc>
        <w:tc>
          <w:tcPr>
            <w:tcW w:w="909" w:type="pct"/>
          </w:tcPr>
          <w:p w:rsidR="00BF2FB1" w:rsidRPr="00730429" w:rsidRDefault="00BF2FB1" w:rsidP="00B271F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Donastorg</w:t>
            </w:r>
            <w:proofErr w:type="spellEnd"/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, 2014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onastorg&lt;/Author&gt;&lt;Year&gt;2014&lt;/Year&gt;&lt;RecNum&gt;207&lt;/RecNum&gt;&lt;DisplayText&gt;[54]&lt;/DisplayText&gt;&lt;record&gt;&lt;rec-number&gt;207&lt;/rec-number&gt;&lt;foreign-keys&gt;&lt;key app="EN" db-id="vwafdsaevrsatqepvxnpretqprvxwewsd59r"&gt;207&lt;/key&gt;&lt;/foreign-keys&gt;&lt;ref-type name="Journal Article"&gt;17&lt;/ref-type&gt;&lt;contributors&gt;&lt;authors&gt;&lt;author&gt;Donastorg, Y.&lt;/author&gt;&lt;author&gt;Barrington, C.&lt;/author&gt;&lt;author&gt;Perez, M.&lt;/author&gt;&lt;author&gt;Kerrigan, D.&lt;/author&gt;&lt;/authors&gt;&lt;/contributors&gt;&lt;auth-address&gt;HIV Vaccine Research Unit, Instituto Dermatalogico y Cirugia de Piel Dr. Humberto Bogart Diaz, Santo Domingo, Rep. Dom.&amp;#xD;Department of Health Behavior, Gillings School of Global Public Health, University of North Carolina at Chapel Hill, Chapel Hill, North Carolina, United States of America.&amp;#xD;Department of Health, Behavior and Society, The Johns Hopkins Bloomberg School of Public Health, Baltimore, Maryland, United States of America.&lt;/auth-address&gt;&lt;titles&gt;&lt;title&gt;Abriendo Puertas: Baseline Findings from an Integrated Intervention to Promote Prevention, Treatment and Care among FSW Living with HIV in the Dominican Republic&lt;/title&gt;&lt;secondary-title&gt;PLoS One&lt;/secondary-title&gt;&lt;alt-title&gt;PloS one&lt;/alt-title&gt;&lt;/titles&gt;&lt;periodical&gt;&lt;full-title&gt;PLoS ONE [Electronic Resource]&lt;/full-title&gt;&lt;abbr-1&gt;PLoS ONE&lt;/abbr-1&gt;&lt;/periodical&gt;&lt;alt-periodical&gt;&lt;full-title&gt;PLoS ONE [Electronic Resource]&lt;/full-title&gt;&lt;abbr-1&gt;PLoS ONE&lt;/abbr-1&gt;&lt;/alt-periodical&gt;&lt;pages&gt;e88157&lt;/pages&gt;&lt;volume&gt;9&lt;/volume&gt;&lt;number&gt;2&lt;/number&gt;&lt;edition&gt;2014/02/20&lt;/edition&gt;&lt;dates&gt;&lt;year&gt;2014&lt;/year&gt;&lt;/dates&gt;&lt;isbn&gt;1932-6203 (Electronic)&amp;#xD;1932-6203 (Linking)&lt;/isbn&gt;&lt;accession-num&gt;24551079&lt;/accession-num&gt;&lt;urls&gt;&lt;/urls&gt;&lt;custom2&gt;PMC3925113&lt;/custom2&gt;&lt;electronic-resource-num&gt;10.1371/journal.pone.0088157&lt;/electronic-resource-num&gt;&lt;remote-database-provider&gt;NLM&lt;/remote-database-provider&gt;&lt;language&gt;eng&lt;/language&gt;&lt;/record&gt;&lt;/Cite&gt;&lt;/EndNote&gt;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54" w:tooltip="Donastorg, 2014 #207" w:history="1">
              <w:r w:rsidRPr="00730429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5</w:t>
              </w:r>
              <w:r w:rsidR="00B271FD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11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No longer on ART</w:t>
            </w:r>
          </w:p>
        </w:tc>
        <w:tc>
          <w:tcPr>
            <w:tcW w:w="1061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Enrolment (2012 - 2013)</w:t>
            </w:r>
          </w:p>
        </w:tc>
        <w:tc>
          <w:tcPr>
            <w:tcW w:w="808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7.6 (4.4 - 12.1) *</w:t>
            </w:r>
          </w:p>
        </w:tc>
        <w:tc>
          <w:tcPr>
            <w:tcW w:w="365" w:type="pct"/>
          </w:tcPr>
          <w:p w:rsidR="00BF2FB1" w:rsidRPr="00730429" w:rsidRDefault="00BF2FB1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16/210</w:t>
            </w: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Kenya 1 </w:t>
            </w: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Day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2013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k8L0F1dGhvcj48WWVhcj4yMDEyPC9ZZWFyPjxSZWNO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k8L0F1dGhvcj48WWVhcj4yMDEyPC9ZZWFyPjxSZWNO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52" w:tooltip="Day, 2012 #205" w:history="1">
              <w:r w:rsidRPr="00730429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5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1</w:t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Cumulative mortality (any cause)</w:t>
            </w: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Median of 41 months on ART</w:t>
            </w: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4.4 (1.8 - 8.9)</w:t>
            </w: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7/159</w:t>
            </w: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Graham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2012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yPC9ZZWFyPjxS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yPC9ZZWFyPjxS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29</w:t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&amp;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Graham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2010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wPC9ZZWFyPjxS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wPC9ZZWFyPjxS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28</w:t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Cumulative mortality (any cause)</w:t>
            </w: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First 3 months on ART 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2.0 (0.2 - 6.9)</w:t>
            </w: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2/102</w:t>
            </w: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First 6 months on ART </w:t>
            </w: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2.0 (0.2 - 6.9)</w:t>
            </w: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2/102</w:t>
            </w: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First 12 months on ART 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4.9 (1.6 - 11.1) *</w:t>
            </w: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5/102</w:t>
            </w: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Cumulative LFU</w:t>
            </w:r>
          </w:p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First 3 months on ART 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2.9 (0.6 - 8.4)</w:t>
            </w:r>
          </w:p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3/102</w:t>
            </w:r>
          </w:p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First 6 months on ART </w:t>
            </w: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3.9 (0.1 - 9.7)</w:t>
            </w: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4/102</w:t>
            </w: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First 12 months on ART 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5.9 (2.2 - 12.4) *</w:t>
            </w: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6/102</w:t>
            </w: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Graham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="00C60EAE">
              <w:rPr>
                <w:rFonts w:ascii="Times New Roman" w:hAnsi="Times New Roman" w:cs="Times New Roman"/>
                <w:i/>
                <w:sz w:val="18"/>
                <w:szCs w:val="18"/>
              </w:rPr>
              <w:t>,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2010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wPC9ZZWFyPjxS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wPC9ZZWFyPjxS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28</w:t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Discontinued ART</w:t>
            </w: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First 6 months on ART</w:t>
            </w: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3.9 (1.1 - 9.7)</w:t>
            </w: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4/102</w:t>
            </w: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Graham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2012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yPC9ZZWFyPjxS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yPC9ZZWFyPjxS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29</w:t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Discontinued ART</w:t>
            </w: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First 12 months on ART</w:t>
            </w: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9.8 (4.8 - 17.3)</w:t>
            </w: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10/102</w:t>
            </w: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Masese</w:t>
            </w:r>
            <w:proofErr w:type="spellEnd"/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2011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Nlc2U8L0F1dGhvcj48WWVhcj4yMDExPC9ZZWFyPjxS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Nlc2U8L0F1dGhvcj48WWVhcj4yMDExPC9ZZWFyPjxS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28" w:tooltip="Masese, 2011 #16" w:history="1">
              <w:r w:rsidRPr="00730429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5</w:t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Cumulative LFU</w:t>
            </w: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Median of 10 months on ART</w:t>
            </w: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4.9 (0.6 - 16.5)</w:t>
            </w: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2/41</w:t>
            </w: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Kenya 3</w:t>
            </w: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Graham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, 2013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zPC9ZZWFyPjxS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zPC9ZZWFyPjxS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61" w:tooltip="Graham, 2013 #214" w:history="1">
              <w:r w:rsidRPr="00730429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6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0</w:t>
            </w:r>
            <w:r w:rsidRPr="00730429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76159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Cumulative mortality (any cause)</w:t>
            </w: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Time on ART not reported</w:t>
            </w: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0.0 (0.0 - 30.9)</w:t>
            </w:r>
            <w:r w:rsidR="003F5655">
              <w:rPr>
                <w:rFonts w:ascii="Times New Roman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0/10</w:t>
            </w:r>
          </w:p>
        </w:tc>
      </w:tr>
      <w:tr w:rsidR="00414849" w:rsidTr="00BF2FB1">
        <w:trPr>
          <w:trHeight w:val="278"/>
        </w:trPr>
        <w:tc>
          <w:tcPr>
            <w:tcW w:w="746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9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Cumulative LFU</w:t>
            </w:r>
          </w:p>
        </w:tc>
        <w:tc>
          <w:tcPr>
            <w:tcW w:w="1061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Time on ART not reported</w:t>
            </w:r>
          </w:p>
        </w:tc>
        <w:tc>
          <w:tcPr>
            <w:tcW w:w="808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10.0 (0.3 - 44.5)</w:t>
            </w:r>
            <w:r w:rsidR="003F5655">
              <w:rPr>
                <w:rFonts w:ascii="Times New Roman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365" w:type="pct"/>
          </w:tcPr>
          <w:p w:rsidR="00414849" w:rsidRPr="00730429" w:rsidRDefault="00414849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1/10</w:t>
            </w:r>
          </w:p>
        </w:tc>
      </w:tr>
      <w:tr w:rsidR="00414849" w:rsidRPr="006B629C" w:rsidTr="008A4EEA">
        <w:trPr>
          <w:trHeight w:val="278"/>
        </w:trPr>
        <w:tc>
          <w:tcPr>
            <w:tcW w:w="746" w:type="pct"/>
          </w:tcPr>
          <w:p w:rsidR="00414849" w:rsidRPr="00730429" w:rsidRDefault="00414849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USA 1</w:t>
            </w:r>
          </w:p>
        </w:tc>
        <w:tc>
          <w:tcPr>
            <w:tcW w:w="909" w:type="pct"/>
          </w:tcPr>
          <w:p w:rsidR="00414849" w:rsidRPr="00730429" w:rsidRDefault="00414849" w:rsidP="00B271F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Comulada</w:t>
            </w:r>
            <w:proofErr w:type="spellEnd"/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730429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et al, </w:t>
            </w: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2003</w:t>
            </w:r>
            <w:r w:rsidRPr="00B271F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B271F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11bGFkYTwvQXV0aG9yPjxZZWFyPjIwMDM8L1llYXI+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</w:fldData>
              </w:fldChar>
            </w:r>
            <w:r w:rsidRPr="00B271F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B271F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11bGFkYTwvQXV0aG9yPjxZZWFyPjIwMDM8L1llYXI+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</w:fldData>
              </w:fldChar>
            </w:r>
            <w:r w:rsidRPr="00B271F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B271FD">
              <w:rPr>
                <w:rFonts w:ascii="Times New Roman" w:hAnsi="Times New Roman" w:cs="Times New Roman"/>
                <w:sz w:val="18"/>
                <w:szCs w:val="18"/>
              </w:rPr>
            </w:r>
            <w:r w:rsidRPr="00B271F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B271FD">
              <w:rPr>
                <w:rFonts w:ascii="Times New Roman" w:hAnsi="Times New Roman" w:cs="Times New Roman"/>
                <w:sz w:val="18"/>
                <w:szCs w:val="18"/>
              </w:rPr>
            </w:r>
            <w:r w:rsidRPr="00B271F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271FD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49" w:tooltip="Comulada, 2003 #36" w:history="1">
              <w:r w:rsidRPr="00B271FD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8</w:t>
            </w:r>
            <w:r w:rsidRPr="00B271FD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B271F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11" w:type="pct"/>
          </w:tcPr>
          <w:p w:rsidR="00414849" w:rsidRPr="00730429" w:rsidRDefault="00414849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No longer on ART</w:t>
            </w:r>
          </w:p>
        </w:tc>
        <w:tc>
          <w:tcPr>
            <w:tcW w:w="1061" w:type="pct"/>
          </w:tcPr>
          <w:p w:rsidR="00414849" w:rsidRPr="00730429" w:rsidRDefault="00414849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Enrolment (1999 - 2000)</w:t>
            </w:r>
          </w:p>
        </w:tc>
        <w:tc>
          <w:tcPr>
            <w:tcW w:w="808" w:type="pct"/>
          </w:tcPr>
          <w:p w:rsidR="00414849" w:rsidRPr="00730429" w:rsidRDefault="00414849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>47.4 (24.5 - 71.1) *</w:t>
            </w:r>
          </w:p>
        </w:tc>
        <w:tc>
          <w:tcPr>
            <w:tcW w:w="365" w:type="pct"/>
          </w:tcPr>
          <w:p w:rsidR="00414849" w:rsidRPr="00730429" w:rsidRDefault="00414849" w:rsidP="008A4EE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0429">
              <w:rPr>
                <w:rFonts w:ascii="Times New Roman" w:hAnsi="Times New Roman" w:cs="Times New Roman"/>
                <w:sz w:val="18"/>
                <w:szCs w:val="18"/>
              </w:rPr>
              <w:t xml:space="preserve">9/19 </w:t>
            </w:r>
          </w:p>
        </w:tc>
      </w:tr>
    </w:tbl>
    <w:p w:rsidR="00BF2FB1" w:rsidRDefault="00BF2FB1" w:rsidP="00BF2FB1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br/>
        <w:t xml:space="preserve">FSW – female sex worker, ART – antiretroviral therapy,  LFU – loss to follow-up, WISH – Women’s Information and Safe House, </w:t>
      </w:r>
      <w:proofErr w:type="spellStart"/>
      <w:r>
        <w:rPr>
          <w:rFonts w:ascii="Times New Roman" w:hAnsi="Times New Roman" w:cs="Times New Roman"/>
          <w:sz w:val="18"/>
          <w:szCs w:val="18"/>
        </w:rPr>
        <w:t>pyrs</w:t>
      </w:r>
      <w:proofErr w:type="spellEnd"/>
      <w:r>
        <w:rPr>
          <w:rFonts w:ascii="Times New Roman" w:hAnsi="Times New Roman" w:cs="Times New Roman"/>
          <w:sz w:val="18"/>
          <w:szCs w:val="18"/>
        </w:rPr>
        <w:t xml:space="preserve"> – person years.</w:t>
      </w:r>
      <w:r>
        <w:rPr>
          <w:rFonts w:ascii="Times New Roman" w:hAnsi="Times New Roman" w:cs="Times New Roman"/>
          <w:sz w:val="18"/>
          <w:szCs w:val="18"/>
        </w:rPr>
        <w:br/>
      </w:r>
      <w:proofErr w:type="gramStart"/>
      <w:r w:rsidR="00761592">
        <w:rPr>
          <w:rFonts w:ascii="Times New Roman" w:hAnsi="Times New Roman" w:cs="Times New Roman"/>
          <w:sz w:val="18"/>
          <w:szCs w:val="18"/>
          <w:vertAlign w:val="superscript"/>
        </w:rPr>
        <w:t>a</w:t>
      </w:r>
      <w:proofErr w:type="gramEnd"/>
      <w:r w:rsidR="00761592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="00761592">
        <w:rPr>
          <w:rFonts w:ascii="Times New Roman" w:hAnsi="Times New Roman" w:cs="Times New Roman"/>
          <w:sz w:val="18"/>
          <w:szCs w:val="18"/>
        </w:rPr>
        <w:t>Data was provided by study authors.</w:t>
      </w:r>
      <w:r w:rsidR="00761592">
        <w:rPr>
          <w:rFonts w:ascii="Times New Roman" w:hAnsi="Times New Roman" w:cs="Times New Roman"/>
          <w:sz w:val="18"/>
          <w:szCs w:val="18"/>
        </w:rPr>
        <w:br/>
      </w:r>
      <w:proofErr w:type="gramStart"/>
      <w:r w:rsidR="00414849">
        <w:rPr>
          <w:rFonts w:ascii="Times New Roman" w:hAnsi="Times New Roman" w:cs="Times New Roman"/>
          <w:sz w:val="18"/>
          <w:szCs w:val="18"/>
          <w:vertAlign w:val="superscript"/>
        </w:rPr>
        <w:t>b</w:t>
      </w:r>
      <w:proofErr w:type="gramEnd"/>
      <w:r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cs="Times New Roman"/>
          <w:sz w:val="18"/>
          <w:szCs w:val="18"/>
        </w:rPr>
        <w:t xml:space="preserve">Outcome estimate only reported in Graham </w:t>
      </w:r>
      <w:r>
        <w:rPr>
          <w:rFonts w:ascii="Times New Roman" w:hAnsi="Times New Roman" w:cs="Times New Roman"/>
          <w:i/>
          <w:sz w:val="18"/>
          <w:szCs w:val="18"/>
        </w:rPr>
        <w:t>et al,</w:t>
      </w:r>
      <w:r>
        <w:rPr>
          <w:rFonts w:ascii="Times New Roman" w:hAnsi="Times New Roman" w:cs="Times New Roman"/>
          <w:sz w:val="18"/>
          <w:szCs w:val="18"/>
        </w:rPr>
        <w:t xml:space="preserve"> 2012 </w:t>
      </w:r>
      <w:r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HcmFoYW08L0F1dGhvcj48WWVhcj4yMDEyPC9ZZWFyPjxS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</w:fldData>
        </w:fldChar>
      </w:r>
      <w:r>
        <w:rPr>
          <w:rFonts w:ascii="Times New Roman" w:hAnsi="Times New Roman" w:cs="Times New Roman"/>
          <w:sz w:val="18"/>
          <w:szCs w:val="18"/>
        </w:rPr>
        <w:instrText xml:space="preserve"> ADDIN EN.CITE </w:instrText>
      </w:r>
      <w:r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HcmFoYW08L0F1dGhvcj48WWVhcj4yMDEyPC9ZZWFyPjxS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</w:fldData>
        </w:fldChar>
      </w:r>
      <w:r>
        <w:rPr>
          <w:rFonts w:ascii="Times New Roman" w:hAnsi="Times New Roman" w:cs="Times New Roman"/>
          <w:sz w:val="18"/>
          <w:szCs w:val="18"/>
        </w:rPr>
        <w:instrText xml:space="preserve"> ADDIN EN.CITE.DATA </w:instrText>
      </w:r>
      <w:r>
        <w:rPr>
          <w:rFonts w:ascii="Times New Roman" w:hAnsi="Times New Roman" w:cs="Times New Roman"/>
          <w:sz w:val="18"/>
          <w:szCs w:val="18"/>
        </w:rPr>
      </w:r>
      <w:r>
        <w:rPr>
          <w:rFonts w:ascii="Times New Roman" w:hAnsi="Times New Roman" w:cs="Times New Roman"/>
          <w:sz w:val="18"/>
          <w:szCs w:val="18"/>
        </w:rPr>
        <w:fldChar w:fldCharType="end"/>
      </w:r>
      <w:r>
        <w:rPr>
          <w:rFonts w:ascii="Times New Roman" w:hAnsi="Times New Roman" w:cs="Times New Roman"/>
          <w:sz w:val="18"/>
          <w:szCs w:val="18"/>
        </w:rPr>
      </w:r>
      <w:r>
        <w:rPr>
          <w:rFonts w:ascii="Times New Roman" w:hAnsi="Times New Roman" w:cs="Times New Roman"/>
          <w:sz w:val="18"/>
          <w:szCs w:val="18"/>
        </w:rPr>
        <w:fldChar w:fldCharType="separate"/>
      </w:r>
      <w:r>
        <w:rPr>
          <w:rFonts w:ascii="Times New Roman" w:hAnsi="Times New Roman" w:cs="Times New Roman"/>
          <w:noProof/>
          <w:sz w:val="18"/>
          <w:szCs w:val="18"/>
        </w:rPr>
        <w:t>[</w:t>
      </w:r>
      <w:r w:rsidR="009762D4">
        <w:rPr>
          <w:rFonts w:ascii="Times New Roman" w:hAnsi="Times New Roman" w:cs="Times New Roman"/>
          <w:noProof/>
          <w:sz w:val="18"/>
          <w:szCs w:val="18"/>
        </w:rPr>
        <w:t>29</w:t>
      </w:r>
      <w:r>
        <w:rPr>
          <w:rFonts w:ascii="Times New Roman" w:hAnsi="Times New Roman" w:cs="Times New Roman"/>
          <w:noProof/>
          <w:sz w:val="18"/>
          <w:szCs w:val="18"/>
        </w:rPr>
        <w:t>]</w:t>
      </w:r>
      <w:r>
        <w:rPr>
          <w:rFonts w:ascii="Times New Roman" w:hAnsi="Times New Roman" w:cs="Times New Roman"/>
          <w:sz w:val="18"/>
          <w:szCs w:val="18"/>
        </w:rPr>
        <w:fldChar w:fldCharType="end"/>
      </w:r>
      <w:r>
        <w:rPr>
          <w:rFonts w:ascii="Times New Roman" w:hAnsi="Times New Roman" w:cs="Times New Roman"/>
          <w:sz w:val="18"/>
          <w:szCs w:val="18"/>
        </w:rPr>
        <w:t>.</w:t>
      </w:r>
      <w:r>
        <w:rPr>
          <w:rFonts w:ascii="Times New Roman" w:hAnsi="Times New Roman" w:cs="Times New Roman"/>
          <w:sz w:val="18"/>
          <w:szCs w:val="18"/>
        </w:rPr>
        <w:br/>
      </w:r>
      <w:proofErr w:type="gramStart"/>
      <w:r w:rsidR="00761592">
        <w:rPr>
          <w:rFonts w:ascii="Times New Roman" w:hAnsi="Times New Roman" w:cs="Times New Roman"/>
          <w:sz w:val="18"/>
          <w:szCs w:val="18"/>
          <w:vertAlign w:val="superscript"/>
        </w:rPr>
        <w:t>c</w:t>
      </w:r>
      <w:proofErr w:type="gramEnd"/>
      <w:r w:rsidR="00761592">
        <w:rPr>
          <w:rFonts w:ascii="Times New Roman" w:hAnsi="Times New Roman" w:cs="Times New Roman"/>
          <w:sz w:val="18"/>
          <w:szCs w:val="18"/>
        </w:rPr>
        <w:t xml:space="preserve"> 95% confidence interval reported in study.</w:t>
      </w:r>
      <w:r>
        <w:rPr>
          <w:rFonts w:ascii="Times New Roman" w:hAnsi="Times New Roman" w:cs="Times New Roman"/>
          <w:sz w:val="18"/>
          <w:szCs w:val="18"/>
        </w:rPr>
        <w:br/>
        <w:t>* highlights the study estimates used in pooled estimates.</w:t>
      </w:r>
    </w:p>
    <w:p w:rsidR="00BF2FB1" w:rsidRDefault="00BF2FB1">
      <w:bookmarkStart w:id="0" w:name="_GoBack"/>
      <w:bookmarkEnd w:id="0"/>
    </w:p>
    <w:sectPr w:rsidR="00BF2FB1" w:rsidSect="0096679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6679C"/>
    <w:rsid w:val="002C6BEB"/>
    <w:rsid w:val="003252F9"/>
    <w:rsid w:val="003F5655"/>
    <w:rsid w:val="00414849"/>
    <w:rsid w:val="005A3999"/>
    <w:rsid w:val="005C492F"/>
    <w:rsid w:val="00761592"/>
    <w:rsid w:val="00772280"/>
    <w:rsid w:val="0091189F"/>
    <w:rsid w:val="00935A24"/>
    <w:rsid w:val="0096679C"/>
    <w:rsid w:val="009762D4"/>
    <w:rsid w:val="00981905"/>
    <w:rsid w:val="00A01039"/>
    <w:rsid w:val="00B271FD"/>
    <w:rsid w:val="00BF2FB1"/>
    <w:rsid w:val="00C60EAE"/>
    <w:rsid w:val="00C66D3C"/>
    <w:rsid w:val="00CE01F2"/>
    <w:rsid w:val="00E836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6679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6679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03</Words>
  <Characters>4009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isa Mountain</dc:creator>
  <cp:lastModifiedBy>Elisa Mountain</cp:lastModifiedBy>
  <cp:revision>2</cp:revision>
  <dcterms:created xsi:type="dcterms:W3CDTF">2014-07-15T12:19:00Z</dcterms:created>
  <dcterms:modified xsi:type="dcterms:W3CDTF">2014-07-15T12:19:00Z</dcterms:modified>
</cp:coreProperties>
</file>